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D1ADBC" w14:textId="4B138D2B" w:rsidR="006F4D99" w:rsidRDefault="009A61EF" w:rsidP="009A61EF">
      <w:pPr>
        <w:jc w:val="center"/>
        <w:rPr>
          <w:sz w:val="40"/>
          <w:szCs w:val="40"/>
        </w:rPr>
      </w:pPr>
      <w:r>
        <w:rPr>
          <w:sz w:val="40"/>
          <w:szCs w:val="40"/>
        </w:rPr>
        <w:t>Citations in Word: An Example</w:t>
      </w:r>
    </w:p>
    <w:p w14:paraId="481B7D1E" w14:textId="619BC136" w:rsidR="009A61EF" w:rsidRDefault="009A61EF" w:rsidP="009A61EF">
      <w:pPr>
        <w:jc w:val="center"/>
        <w:rPr>
          <w:sz w:val="40"/>
          <w:szCs w:val="40"/>
        </w:rPr>
      </w:pPr>
    </w:p>
    <w:p w14:paraId="2F50223D" w14:textId="303E4E09" w:rsidR="009A61EF" w:rsidRDefault="009A61EF" w:rsidP="009A61EF">
      <w:pPr>
        <w:rPr>
          <w:sz w:val="40"/>
          <w:szCs w:val="40"/>
        </w:rPr>
      </w:pPr>
    </w:p>
    <w:p w14:paraId="61447ADF" w14:textId="14F92E47" w:rsidR="009A61EF" w:rsidRDefault="009A61EF" w:rsidP="009A61EF">
      <w:pPr>
        <w:rPr>
          <w:sz w:val="32"/>
          <w:szCs w:val="32"/>
        </w:rPr>
      </w:pPr>
      <w:r>
        <w:rPr>
          <w:sz w:val="40"/>
          <w:szCs w:val="40"/>
        </w:rPr>
        <w:tab/>
      </w:r>
      <w:r>
        <w:rPr>
          <w:sz w:val="32"/>
          <w:szCs w:val="32"/>
        </w:rPr>
        <w:t xml:space="preserve">Your papers should be well-researched and cited. </w:t>
      </w:r>
      <w:r w:rsidR="005400E6">
        <w:rPr>
          <w:sz w:val="32"/>
          <w:szCs w:val="32"/>
        </w:rPr>
        <w:fldChar w:fldCharType="begin"/>
      </w:r>
      <w:r w:rsidR="005400E6">
        <w:rPr>
          <w:sz w:val="32"/>
          <w:szCs w:val="32"/>
        </w:rPr>
        <w:instrText xml:space="preserve"> ADDIN ZOTERO_ITEM CSL_CITATION {"citationID":"Xi7BSHdq","properties":{"formattedCitation":"(1)","plainCitation":"(1)","noteIndex":0},"citationItems":[{"id":574,"uris":["http://zotero.org/users/3038864/items/GCCRP5DH"],"itemData":{"id":574,"type":"webpage","title":"quick_start_guide [Zotero Documentation]","URL":"https://www.zotero.org/support/quick_start_guide","author":[{"literal":"Zotero"}],"accessed":{"date-parts":[["2024",9,5]]}}}],"schema":"https://github.com/citation-style-language/schema/raw/master/csl-citation.json"} </w:instrText>
      </w:r>
      <w:r w:rsidR="005400E6">
        <w:rPr>
          <w:sz w:val="32"/>
          <w:szCs w:val="32"/>
        </w:rPr>
        <w:fldChar w:fldCharType="separate"/>
      </w:r>
      <w:r w:rsidR="005400E6">
        <w:rPr>
          <w:noProof/>
          <w:sz w:val="32"/>
          <w:szCs w:val="32"/>
        </w:rPr>
        <w:t>(1)</w:t>
      </w:r>
      <w:r w:rsidR="005400E6">
        <w:rPr>
          <w:sz w:val="32"/>
          <w:szCs w:val="32"/>
        </w:rPr>
        <w:fldChar w:fldCharType="end"/>
      </w:r>
    </w:p>
    <w:p w14:paraId="36710660" w14:textId="290E6DA3" w:rsidR="005400E6" w:rsidRDefault="005400E6" w:rsidP="009A61EF">
      <w:pPr>
        <w:rPr>
          <w:sz w:val="32"/>
          <w:szCs w:val="32"/>
        </w:rPr>
      </w:pPr>
    </w:p>
    <w:p w14:paraId="2990DB1C" w14:textId="78CB6A2A" w:rsidR="005400E6" w:rsidRDefault="005400E6" w:rsidP="009A61EF">
      <w:pPr>
        <w:rPr>
          <w:sz w:val="32"/>
          <w:szCs w:val="32"/>
        </w:rPr>
      </w:pPr>
      <w:r>
        <w:rPr>
          <w:sz w:val="32"/>
          <w:szCs w:val="32"/>
        </w:rPr>
        <w:t xml:space="preserve">Here is a second citation </w:t>
      </w:r>
      <w:r>
        <w:rPr>
          <w:sz w:val="32"/>
          <w:szCs w:val="32"/>
        </w:rPr>
        <w:fldChar w:fldCharType="begin"/>
      </w:r>
      <w:r>
        <w:rPr>
          <w:sz w:val="32"/>
          <w:szCs w:val="32"/>
        </w:rPr>
        <w:instrText xml:space="preserve"> ADDIN ZOTERO_ITEM CSL_CITATION {"citationID":"CJZwHhJ5","properties":{"formattedCitation":"(2)","plainCitation":"(2)","noteIndex":0},"citationItems":[{"id":571,"uris":["http://zotero.org/users/3038864/items/9SFW5RVW"],"itemData":{"id":571,"type":"article-journal","abstract":"In 1935, Edgar Anderson collected size measurements for 150 flowers from three species of *Iris* on the Gaspé Peninsula in Quebec, Canada. Since then, Anderson's *Iris* observations have become a classic dataset in statistics, machine learning, and data science teaching materials. It is included in the base R datasets package as `iris`, making it easy for users to access without knowing much about it. However, the lack of data documentation, presence of non-intuitive variables (e.g. \"sepal width\"), and perfectly balanced groups with zero missing values make `iris` an inadequate and stale dataset for teaching and learning modern data science skills. Users would benefit from working with a more representative, real-world environmental dataset with a clear link to current scientific research. Importantly, Anderson’s *Iris* data appeared in a 1936 publication by R. A. Fisher in the *Annals of Eugenics* (which is often the first-listed citation for the dataset), inextricably linking `iris` to eugenics research. Thus, a modern alternative to `iris` is needed. In this paper, we introduce the palmerpenguins R package [@R-palmerpenguins], which includes body size measurements collected from 2007 - 2009 for three species of *Pygoscelis* penguins that breed on islands throughout the Palmer Archipelago, Antarctica. The `penguins` dataset in palmerpenguins provides an approachable, charismatic, and near drop-in replacement for `iris` with topical relevance for polar climate change and environmental impacts on marine predators. Since the release on CRAN in July 2020, the palmerpenguins package has been downloaded over 462,000 times, highlighting the demand and widespread adoption of this viable `iris` alternative.  We directly compare the `iris` and `penguins` datasets for selected analyses to demonstrate that R users, in particular teachers and learners currently using `iris`, can switch to the Palmer Archipelago penguins for many use cases including data wrangling, visualization, linear modeling, multivariate analysis (e.g., PCA), cluster analysis and classification (e.g., by k-means).","container-title":"The R Journal","DOI":"10.32614/RJ-2022-020","ISSN":"2073-4859","issue":"1","page":"244-254","source":"journal.r-project.org","title":"Palmer Archipelago Penguins Data in the palmerpenguins R Package - An Alternative to Anderson's Irises","volume":"14","author":[{"family":"Horst","given":"Allison M."},{"family":"Hill","given":"Alison Presmanes"},{"family":"Gorman","given":"Kristen B."}],"issued":{"date-parts":[["2022",6,21]]}}}],"schema":"https://github.com/citation-style-language/schema/raw/master/csl-citation.json"} </w:instrText>
      </w:r>
      <w:r>
        <w:rPr>
          <w:sz w:val="32"/>
          <w:szCs w:val="32"/>
        </w:rPr>
        <w:fldChar w:fldCharType="separate"/>
      </w:r>
      <w:r>
        <w:rPr>
          <w:noProof/>
          <w:sz w:val="32"/>
          <w:szCs w:val="32"/>
        </w:rPr>
        <w:t>(2)</w:t>
      </w:r>
      <w:r>
        <w:rPr>
          <w:sz w:val="32"/>
          <w:szCs w:val="32"/>
        </w:rPr>
        <w:fldChar w:fldCharType="end"/>
      </w:r>
    </w:p>
    <w:p w14:paraId="676D9601" w14:textId="7220A1F1" w:rsidR="005400E6" w:rsidRDefault="005400E6" w:rsidP="009A61EF">
      <w:pPr>
        <w:rPr>
          <w:sz w:val="32"/>
          <w:szCs w:val="32"/>
        </w:rPr>
      </w:pPr>
    </w:p>
    <w:p w14:paraId="68F184DF" w14:textId="148355A0" w:rsidR="005400E6" w:rsidRDefault="005400E6" w:rsidP="009A61EF">
      <w:pPr>
        <w:rPr>
          <w:sz w:val="32"/>
          <w:szCs w:val="32"/>
        </w:rPr>
      </w:pPr>
    </w:p>
    <w:p w14:paraId="0D78A336" w14:textId="6819F80D" w:rsidR="005400E6" w:rsidRDefault="005400E6" w:rsidP="009A61EF">
      <w:pPr>
        <w:rPr>
          <w:sz w:val="32"/>
          <w:szCs w:val="32"/>
        </w:rPr>
      </w:pPr>
    </w:p>
    <w:p w14:paraId="79CCA530" w14:textId="77777777" w:rsidR="005400E6" w:rsidRPr="005400E6" w:rsidRDefault="005400E6" w:rsidP="005400E6">
      <w:pPr>
        <w:pStyle w:val="Bibliography"/>
        <w:rPr>
          <w:rFonts w:ascii="Calibri" w:cs="Calibri"/>
          <w:sz w:val="32"/>
        </w:rPr>
      </w:pPr>
      <w:r>
        <w:rPr>
          <w:sz w:val="32"/>
          <w:szCs w:val="32"/>
        </w:rPr>
        <w:fldChar w:fldCharType="begin"/>
      </w:r>
      <w:r>
        <w:rPr>
          <w:sz w:val="32"/>
          <w:szCs w:val="32"/>
        </w:rPr>
        <w:instrText xml:space="preserve"> ADDIN ZOTERO_BIBL {"uncited":[],"omitted":[],"custom":[]} CSL_BIBLIOGRAPHY </w:instrText>
      </w:r>
      <w:r>
        <w:rPr>
          <w:sz w:val="32"/>
          <w:szCs w:val="32"/>
        </w:rPr>
        <w:fldChar w:fldCharType="separate"/>
      </w:r>
      <w:r w:rsidRPr="005400E6">
        <w:rPr>
          <w:rFonts w:ascii="Calibri" w:cs="Calibri"/>
          <w:sz w:val="32"/>
        </w:rPr>
        <w:t>1.</w:t>
      </w:r>
      <w:r w:rsidRPr="005400E6">
        <w:rPr>
          <w:rFonts w:ascii="Calibri" w:cs="Calibri"/>
          <w:sz w:val="32"/>
        </w:rPr>
        <w:tab/>
        <w:t xml:space="preserve">Zotero. </w:t>
      </w:r>
      <w:proofErr w:type="spellStart"/>
      <w:r w:rsidRPr="005400E6">
        <w:rPr>
          <w:rFonts w:ascii="Calibri" w:cs="Calibri"/>
          <w:sz w:val="32"/>
        </w:rPr>
        <w:t>quick_start_guide</w:t>
      </w:r>
      <w:proofErr w:type="spellEnd"/>
      <w:r w:rsidRPr="005400E6">
        <w:rPr>
          <w:rFonts w:ascii="Calibri" w:cs="Calibri"/>
          <w:sz w:val="32"/>
        </w:rPr>
        <w:t xml:space="preserve"> [Zotero Documentation] [Internet]. [cited 2024 Sep 5]. Available from: https://www.zotero.org/support/quick_start_guide</w:t>
      </w:r>
    </w:p>
    <w:p w14:paraId="3AEA1262" w14:textId="77777777" w:rsidR="005400E6" w:rsidRPr="005400E6" w:rsidRDefault="005400E6" w:rsidP="005400E6">
      <w:pPr>
        <w:pStyle w:val="Bibliography"/>
        <w:rPr>
          <w:rFonts w:ascii="Calibri" w:cs="Calibri"/>
          <w:sz w:val="32"/>
        </w:rPr>
      </w:pPr>
      <w:r w:rsidRPr="005400E6">
        <w:rPr>
          <w:rFonts w:ascii="Calibri" w:cs="Calibri"/>
          <w:sz w:val="32"/>
        </w:rPr>
        <w:t>2.</w:t>
      </w:r>
      <w:r w:rsidRPr="005400E6">
        <w:rPr>
          <w:rFonts w:ascii="Calibri" w:cs="Calibri"/>
          <w:sz w:val="32"/>
        </w:rPr>
        <w:tab/>
        <w:t xml:space="preserve">Horst AM, Hill AP, Gorman KB. Palmer Archipelago Penguins Data in the </w:t>
      </w:r>
      <w:proofErr w:type="spellStart"/>
      <w:r w:rsidRPr="005400E6">
        <w:rPr>
          <w:rFonts w:ascii="Calibri" w:cs="Calibri"/>
          <w:sz w:val="32"/>
        </w:rPr>
        <w:t>palmerpenguins</w:t>
      </w:r>
      <w:proofErr w:type="spellEnd"/>
      <w:r w:rsidRPr="005400E6">
        <w:rPr>
          <w:rFonts w:ascii="Calibri" w:cs="Calibri"/>
          <w:sz w:val="32"/>
        </w:rPr>
        <w:t xml:space="preserve"> R Package - An Alternative to Anderson’s Irises. The R Journal. 2022 Jun 21;14(1):244–54. </w:t>
      </w:r>
    </w:p>
    <w:p w14:paraId="474DF5B8" w14:textId="05EED11C" w:rsidR="005400E6" w:rsidRPr="009A61EF" w:rsidRDefault="005400E6" w:rsidP="009A61EF">
      <w:pPr>
        <w:rPr>
          <w:sz w:val="32"/>
          <w:szCs w:val="32"/>
        </w:rPr>
      </w:pPr>
      <w:r>
        <w:rPr>
          <w:sz w:val="32"/>
          <w:szCs w:val="32"/>
        </w:rPr>
        <w:fldChar w:fldCharType="end"/>
      </w:r>
    </w:p>
    <w:sectPr w:rsidR="005400E6" w:rsidRPr="009A61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1EF"/>
    <w:rsid w:val="00434E29"/>
    <w:rsid w:val="005400E6"/>
    <w:rsid w:val="009A61EF"/>
    <w:rsid w:val="00F96F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C955C5"/>
  <w15:chartTrackingRefBased/>
  <w15:docId w15:val="{6B01EE93-FC1A-E947-A4EC-25CC8FEC5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400E6"/>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596</Words>
  <Characters>3403</Characters>
  <Application>Microsoft Office Word</Application>
  <DocSecurity>0</DocSecurity>
  <Lines>28</Lines>
  <Paragraphs>7</Paragraphs>
  <ScaleCrop>false</ScaleCrop>
  <Company/>
  <LinksUpToDate>false</LinksUpToDate>
  <CharactersWithSpaces>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 C</dc:creator>
  <cp:keywords/>
  <dc:description/>
  <cp:lastModifiedBy>Pat C</cp:lastModifiedBy>
  <cp:revision>2</cp:revision>
  <dcterms:created xsi:type="dcterms:W3CDTF">2024-09-06T11:38:00Z</dcterms:created>
  <dcterms:modified xsi:type="dcterms:W3CDTF">2024-09-06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hpnilsvf"/&gt;&lt;style id="http://www.zotero.org/styles/vancouver" locale="en-US" hasBibliography="1" bibliographyStyleHasBeenSet="1"/&gt;&lt;prefs&gt;&lt;pref name="fieldType" value="Field"/&gt;&lt;/prefs&gt;&lt;/data&gt;</vt:lpwstr>
  </property>
</Properties>
</file>